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4F905C61"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77777777"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w:t>
      </w:r>
      <w:r>
        <w:lastRenderedPageBreak/>
        <w:t xml:space="preserve">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0EA45F1A" w14:textId="632DD738" w:rsidR="000B43C1" w:rsidRDefault="000B43C1" w:rsidP="00E374AB">
      <w:pPr>
        <w:ind w:firstLine="72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2" w:name="_Hlk41465404"/>
      <w:r>
        <w:t xml:space="preserve"> (</w:t>
      </w:r>
      <w:proofErr w:type="spellStart"/>
      <w:r>
        <w:t>Madakadze</w:t>
      </w:r>
      <w:proofErr w:type="spellEnd"/>
      <w:r>
        <w:t xml:space="preserve"> et al 1998c; Sanderson and Wolf, 1995a, 1995b).</w:t>
      </w:r>
      <w:bookmarkEnd w:id="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666C4277" w:rsidR="007B4B3A" w:rsidRDefault="00203580" w:rsidP="007B4B3A">
      <w:pPr>
        <w:ind w:firstLine="720"/>
      </w:pPr>
      <w:r>
        <w:t xml:space="preserve">Switchgrass has substantial untapped genetic and morphological diversity,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66959404"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w:t>
      </w:r>
      <w:r w:rsidR="00E374AB">
        <w:t xml:space="preserve">with sequence data </w:t>
      </w:r>
      <w:r w:rsidR="00F16304">
        <w:t xml:space="preserve">(Lovell et al </w:t>
      </w:r>
      <w:r w:rsidR="007D18ED">
        <w:t>202X</w:t>
      </w:r>
      <w:r w:rsidR="00F16304">
        <w:t>), admixed</w:t>
      </w:r>
      <w:r w:rsidR="009E0622">
        <w:t>/</w:t>
      </w:r>
      <w:proofErr w:type="spellStart"/>
      <w:r w:rsidR="009E0622">
        <w:t>un</w:t>
      </w:r>
      <w:r w:rsidR="00E374AB">
        <w:t>sequenced</w:t>
      </w:r>
      <w:proofErr w:type="spellEnd"/>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60F77E84"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66C8039B" w:rsidR="009A6D99" w:rsidRDefault="006D38ED" w:rsidP="00E7433B">
      <w:pPr>
        <w:ind w:firstLine="720"/>
      </w:pPr>
      <w:r>
        <w:lastRenderedPageBreak/>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and </w:t>
      </w:r>
      <w:r w:rsidR="00E374AB">
        <w:t>a genomic relationship</w:t>
      </w:r>
      <w:r w:rsidR="00D56C76">
        <w:t xml:space="preserve"> matrix</w:t>
      </w:r>
      <w:r w:rsidR="00E374AB">
        <w:t xml:space="preserve"> (GRM)</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w:t>
      </w:r>
      <w:commentRangeStart w:id="3"/>
      <w:r w:rsidR="00D56C76">
        <w:t>12%</w:t>
      </w:r>
      <w:r w:rsidR="006C3D6D">
        <w:t>, while the heritability for flowering as a Julian date for the same set of individuals was 23.</w:t>
      </w:r>
      <w:r w:rsidR="00AF5437">
        <w:t>7</w:t>
      </w:r>
      <w:r w:rsidR="006C3D6D">
        <w:t>%</w:t>
      </w:r>
      <w:commentRangeEnd w:id="3"/>
      <w:r w:rsidR="002A25F9">
        <w:rPr>
          <w:rStyle w:val="CommentReference"/>
        </w:rPr>
        <w:commentReference w:id="3"/>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E374AB">
        <w:t xml:space="preserve">simply </w:t>
      </w:r>
      <w:r w:rsidR="001B6997">
        <w:t>exposure to shortening days.</w:t>
      </w:r>
    </w:p>
    <w:p w14:paraId="2F1666AF" w14:textId="734F0DD7" w:rsidR="00E7433B" w:rsidRDefault="002D1D34" w:rsidP="00E7433B">
      <w:pPr>
        <w:ind w:firstLine="720"/>
      </w:pPr>
      <w:r>
        <w:t xml:space="preserve">Next, we evaluated </w:t>
      </w:r>
      <w:r w:rsidR="006D38ED">
        <w:t>whether</w:t>
      </w:r>
      <w:r>
        <w:t xml:space="preserve"> photoperiodicity</w:t>
      </w:r>
      <w:r w:rsidR="009B6ED2">
        <w:t>, defined</w:t>
      </w:r>
      <w:r w:rsidR="00176CA1">
        <w:t xml:space="preserve"> </w:t>
      </w:r>
      <w:r w:rsidR="009B6ED2">
        <w:t>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w:t>
      </w:r>
      <w:r w:rsidR="00E374AB">
        <w:rPr>
          <w:rFonts w:cstheme="minorHAnsi"/>
        </w:rPr>
        <w:t>°N</w:t>
      </w:r>
      <w:r w:rsidR="00205EC7">
        <w:t xml:space="preserve"> </w:t>
      </w:r>
      <w:r w:rsidR="00717014">
        <w:t>did not flower until days were</w:t>
      </w:r>
      <w:r w:rsidR="00205EC7">
        <w:t xml:space="preserve"> shortening at the Texas sites, while the majority of plants from latitudes of origin above 38</w:t>
      </w:r>
      <w:r w:rsidR="00E374AB">
        <w:rPr>
          <w:rFonts w:cstheme="minorHAnsi"/>
        </w:rPr>
        <w:t>°N</w:t>
      </w:r>
      <w:r w:rsidR="00205EC7">
        <w:t xml:space="preserve"> flowered while days were lengthening. Interestingly, the Oklahoma (OK) site, </w:t>
      </w:r>
      <w:r w:rsidR="00717014">
        <w:t>our first common garden at which</w:t>
      </w:r>
      <w:r w:rsidR="00205EC7">
        <w:t xml:space="preserve"> most genotypes flowered during shortening days, was at 36</w:t>
      </w:r>
      <w:r w:rsidR="00E374AB">
        <w:rPr>
          <w:rFonts w:cstheme="minorHAnsi"/>
        </w:rPr>
        <w:t>°N</w:t>
      </w:r>
      <w:r w:rsidR="00717014">
        <w:t>; in contrast,</w:t>
      </w:r>
      <w:r w:rsidR="007B4B3A">
        <w:t xml:space="preserve"> the three sites where a photoperiod cue was evident were below 32</w:t>
      </w:r>
      <w:r w:rsidR="00E374AB">
        <w:rPr>
          <w:rFonts w:cstheme="minorHAnsi"/>
        </w:rPr>
        <w:t>°N</w:t>
      </w:r>
      <w:r w:rsidR="00205EC7">
        <w:t>.</w:t>
      </w:r>
      <w:r w:rsidR="00717014">
        <w:t xml:space="preserve"> </w:t>
      </w:r>
      <w:r w:rsidR="00D761BB">
        <w:t>P</w:t>
      </w:r>
      <w:r w:rsidR="00205EC7">
        <w:t xml:space="preserve">lants grown </w:t>
      </w:r>
      <w:r w:rsidR="00D761BB">
        <w:t xml:space="preserve">in 2019 in our common gardens </w:t>
      </w:r>
      <w:r w:rsidR="00E374AB">
        <w:t xml:space="preserve">north of </w:t>
      </w:r>
      <w:r w:rsidR="007B4B3A">
        <w:t>35</w:t>
      </w:r>
      <w:r w:rsidR="00E374AB">
        <w:rPr>
          <w:rFonts w:cstheme="minorHAnsi"/>
        </w:rPr>
        <w:t>°N</w:t>
      </w:r>
      <w:r w:rsidR="00E374AB">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 xml:space="preserve">As this is a common feature of growing seasons at these latitudes, we </w:t>
      </w:r>
      <w:r w:rsidR="00D761BB">
        <w:t>hypothesize</w:t>
      </w:r>
      <w:r w:rsidR="00205EC7">
        <w:t xml:space="preserve">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67B2D9F4" w:rsidR="00412A1F" w:rsidRDefault="001B6997" w:rsidP="00973DCA">
      <w:pPr>
        <w:ind w:firstLine="720"/>
      </w:pPr>
      <w:r>
        <w:lastRenderedPageBreak/>
        <w:t xml:space="preserve">Because switchgrass phenology is closely correlated with growing degree days (GDD) during vegetative growth, </w:t>
      </w:r>
      <w:r w:rsidR="00DA5FEB">
        <w:t xml:space="preserve">we </w:t>
      </w:r>
      <w:r w:rsidR="00E7433B">
        <w:t>test</w:t>
      </w:r>
      <w:r w:rsidR="00DA5FEB">
        <w:t>ed</w:t>
      </w:r>
      <w:r w:rsidR="00E7433B">
        <w:t xml:space="preserve"> for a temperature-based</w:t>
      </w:r>
      <w:r w:rsidR="00351571">
        <w:t xml:space="preserve"> environmental cue for flowering</w:t>
      </w:r>
      <w:r w:rsidR="00DA5FEB">
        <w:t>. To do this,</w:t>
      </w:r>
      <w:r w:rsidR="00351571">
        <w:t xml:space="preserve"> w</w:t>
      </w:r>
      <w:r w:rsidR="00A86B1F">
        <w:t xml:space="preserve">e </w:t>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w:t>
      </w:r>
      <w:r w:rsidR="00DA5FEB">
        <w:rPr>
          <w:rFonts w:cstheme="minorHAnsi"/>
        </w:rPr>
        <w:t>°N</w:t>
      </w:r>
      <w:r w:rsidR="00DA5FEB">
        <w:t>.</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commentRangeStart w:id="4"/>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xml:space="preserve">); </w:t>
      </w:r>
      <w:commentRangeEnd w:id="4"/>
      <w:r w:rsidR="002A25F9">
        <w:rPr>
          <w:rStyle w:val="CommentReference"/>
        </w:rPr>
        <w:commentReference w:id="4"/>
      </w:r>
      <w:r w:rsidR="00E4507C">
        <w:t>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w:t>
      </w:r>
      <w:commentRangeStart w:id="5"/>
      <w:r w:rsidR="00412A1F">
        <w:t xml:space="preserve">30%, while the heritability for flowering as a Julian date for the same set of individuals was 10.8% </w:t>
      </w:r>
      <w:commentRangeEnd w:id="5"/>
      <w:r w:rsidR="002A25F9">
        <w:rPr>
          <w:rStyle w:val="CommentReference"/>
        </w:rPr>
        <w:commentReference w:id="5"/>
      </w:r>
      <w:r w:rsidR="00412A1F">
        <w:t xml:space="preserve">(Supplementary Table: Variance Components analysis). </w:t>
      </w:r>
      <w:r w:rsidR="002A25F9">
        <w:t>Thus, m</w:t>
      </w:r>
      <w:r w:rsidR="00131685">
        <w:t>ore phenotypic variance was explained by GDD than by Julian date for these individuals.</w:t>
      </w:r>
    </w:p>
    <w:p w14:paraId="3D48899C" w14:textId="6029C2F6" w:rsidR="00741E58" w:rsidRDefault="006B4FBE" w:rsidP="00973DCA">
      <w:pPr>
        <w:ind w:firstLine="720"/>
      </w:pPr>
      <w:r>
        <w:t xml:space="preserve">If flowering date is frequently a function of GDD in switchgrass, this </w:t>
      </w:r>
      <w:r w:rsidR="002A25F9">
        <w:t>explains</w:t>
      </w:r>
      <w:r>
        <w:t xml:space="preserve"> observations that moving southern populations northwards delays flowering, and moving northern populations south hastens flowering (</w:t>
      </w:r>
      <w:commentRangeStart w:id="6"/>
      <w:r>
        <w:t>Sanderson et al 1996</w:t>
      </w:r>
      <w:commentRangeEnd w:id="6"/>
      <w:r w:rsidR="002A25F9">
        <w:rPr>
          <w:rStyle w:val="CommentReference"/>
        </w:rPr>
        <w:commentReference w:id="6"/>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 consistent, high GDD cue for flowering in the Gulf subpopulation that is superseded by a </w:t>
      </w:r>
      <w:r w:rsidR="00741E58">
        <w:t>photoperiod cue</w:t>
      </w:r>
      <w:r w:rsidR="00412A1F">
        <w:t xml:space="preserve">, </w:t>
      </w:r>
      <w:r w:rsidR="002A25F9">
        <w:t xml:space="preserve">and the potential for both of these cues to be </w:t>
      </w:r>
      <w:r w:rsidR="00412A1F">
        <w:t xml:space="preserve">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 xml:space="preserve">gardens </w:t>
      </w:r>
      <w:commentRangeStart w:id="7"/>
      <w:r w:rsidR="00233A42">
        <w:t>and</w:t>
      </w:r>
      <w:r w:rsidR="002E3A05">
        <w:t xml:space="preserve"> </w:t>
      </w:r>
      <w:r w:rsidR="002A25F9">
        <w:t>had heritable variation for flowering</w:t>
      </w:r>
      <w:r w:rsidR="002E3A05">
        <w:t xml:space="preserve"> in response to two distinct environmental cues</w:t>
      </w:r>
      <w:commentRangeEnd w:id="7"/>
      <w:r w:rsidR="00DE35D3">
        <w:rPr>
          <w:rStyle w:val="CommentReference"/>
        </w:rPr>
        <w:commentReference w:id="7"/>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 xml:space="preserve">n </w:t>
      </w:r>
      <w:r w:rsidR="00706E79">
        <w:lastRenderedPageBreak/>
        <w:t>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8"/>
      <w:r w:rsidR="00855134">
        <w:t>subpopulation</w:t>
      </w:r>
      <w:commentRangeEnd w:id="8"/>
      <w:r w:rsidR="00360B3A">
        <w:rPr>
          <w:rStyle w:val="CommentReference"/>
        </w:rPr>
        <w:commentReference w:id="8"/>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commentRangeStart w:id="9"/>
      <w:r w:rsidR="0008173C">
        <w:t xml:space="preserve">There were </w:t>
      </w:r>
      <w:r w:rsidR="00674F1D">
        <w:t>five</w:t>
      </w:r>
      <w:r w:rsidR="0008173C">
        <w:t xml:space="preserve"> QTL for flowering GDD, all of which overlapped with QTL for flowering date.</w:t>
      </w:r>
      <w:r w:rsidR="005A0A1B">
        <w:t xml:space="preserve"> </w:t>
      </w:r>
      <w:commentRangeEnd w:id="9"/>
      <w:r w:rsidR="00B91FBA">
        <w:rPr>
          <w:rStyle w:val="CommentReference"/>
        </w:rPr>
        <w:commentReference w:id="9"/>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5">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10"/>
      <w:r w:rsidR="002A0403">
        <w:t xml:space="preserve">eight </w:t>
      </w:r>
      <w:commentRangeEnd w:id="10"/>
      <w:r w:rsidR="001F7232">
        <w:rPr>
          <w:rStyle w:val="CommentReference"/>
        </w:rPr>
        <w:commentReference w:id="10"/>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w:t>
      </w:r>
      <w:commentRangeStart w:id="11"/>
      <w:commentRangeStart w:id="12"/>
      <w:commentRangeStart w:id="13"/>
      <w:r w:rsidR="00E718A3">
        <w:t>eritability</w:t>
      </w:r>
      <w:commentRangeEnd w:id="11"/>
      <w:r w:rsidR="00E718A3">
        <w:rPr>
          <w:rStyle w:val="CommentReference"/>
        </w:rPr>
        <w:commentReference w:id="11"/>
      </w:r>
      <w:commentRangeEnd w:id="12"/>
      <w:r w:rsidR="00E718A3">
        <w:rPr>
          <w:rStyle w:val="CommentReference"/>
        </w:rPr>
        <w:commentReference w:id="12"/>
      </w:r>
      <w:commentRangeEnd w:id="13"/>
      <w:r w:rsidR="00E718A3">
        <w:rPr>
          <w:rStyle w:val="CommentReference"/>
        </w:rPr>
        <w:commentReference w:id="13"/>
      </w:r>
      <w:r w:rsidR="00E718A3">
        <w:t xml:space="preserve"> for flowering was lowest at TX1 in the </w:t>
      </w:r>
      <w:proofErr w:type="spellStart"/>
      <w:r w:rsidR="00E718A3">
        <w:t>fourway</w:t>
      </w:r>
      <w:proofErr w:type="spellEnd"/>
      <w:r w:rsidR="00E718A3">
        <w:t xml:space="preserve"> cross</w:t>
      </w:r>
      <w:r w:rsidR="00E718A3">
        <w:t xml:space="preserve"> (Supplementary Figure X),</w:t>
      </w:r>
      <w:r w:rsidR="00E718A3">
        <w:t xml:space="preserve">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4"/>
      <w:r>
        <w:t xml:space="preserve">with one or more of </w:t>
      </w:r>
      <w:commentRangeEnd w:id="14"/>
      <w:r>
        <w:rPr>
          <w:rStyle w:val="CommentReference"/>
        </w:rPr>
        <w:commentReference w:id="14"/>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785F96FF"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lastRenderedPageBreak/>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9"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w:t>
      </w:r>
      <w:r w:rsidRPr="00711582">
        <w:rPr>
          <w:bCs/>
        </w:rPr>
        <w:lastRenderedPageBreak/>
        <w:t xml:space="preserve">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4B698C11"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3" w:author="Alice MacQueen" w:date="2020-06-19T13:52:00Z" w:initials="AHM">
    <w:p w14:paraId="3CDD2373" w14:textId="6CB8BC9A"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4" w:author="Alice MacQueen" w:date="2020-06-19T13:52:00Z" w:initials="AHM">
    <w:p w14:paraId="769D705C" w14:textId="7D00735C" w:rsidR="002A25F9" w:rsidRDefault="002A25F9">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5" w:author="Alice MacQueen" w:date="2020-06-19T13:53:00Z" w:initials="AHM">
    <w:p w14:paraId="15569DF7" w14:textId="12B9622F"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6"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7" w:author="Alice MacQueen" w:date="2020-06-19T14:00:00Z" w:initials="AHM">
    <w:p w14:paraId="06FCE084" w14:textId="2BA4E32E" w:rsidR="00DE35D3" w:rsidRDefault="00DE35D3">
      <w:pPr>
        <w:pStyle w:val="CommentText"/>
      </w:pPr>
      <w:r>
        <w:rPr>
          <w:rStyle w:val="CommentReference"/>
        </w:rPr>
        <w:annotationRef/>
      </w:r>
      <w:r>
        <w:t>True?</w:t>
      </w:r>
      <w:r w:rsidR="007C5880">
        <w:t xml:space="preserve"> I mean, </w:t>
      </w:r>
      <w:proofErr w:type="gramStart"/>
      <w:r w:rsidR="007C5880">
        <w:t>it’s</w:t>
      </w:r>
      <w:proofErr w:type="gramEnd"/>
      <w:r w:rsidR="007C5880">
        <w:t xml:space="preserve"> true, but need to model.</w:t>
      </w:r>
    </w:p>
  </w:comment>
  <w:comment w:id="8"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9" w:author="Alice MacQueen" w:date="2020-06-29T08:12:00Z" w:initials="AHM">
    <w:p w14:paraId="1ECA339C" w14:textId="77777777" w:rsidR="00B91FBA" w:rsidRDefault="00B91FBA">
      <w:pPr>
        <w:pStyle w:val="CommentText"/>
      </w:pPr>
      <w:r>
        <w:rPr>
          <w:rStyle w:val="CommentReference"/>
        </w:rPr>
        <w:annotationRef/>
      </w:r>
      <w:r>
        <w:t xml:space="preserve">Li we should chat about </w:t>
      </w:r>
      <w:proofErr w:type="gramStart"/>
      <w:r>
        <w:t>what’s</w:t>
      </w:r>
      <w:proofErr w:type="gramEnd"/>
      <w:r>
        <w:t xml:space="preserve">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proofErr w:type="gramStart"/>
      <w:r>
        <w:t>So</w:t>
      </w:r>
      <w:proofErr w:type="gramEnd"/>
      <w:r>
        <w:t xml:space="preserve"> we need to decide if we want to talk about two different QTL on Chr02N. </w:t>
      </w:r>
      <w:proofErr w:type="gramStart"/>
      <w:r>
        <w:t>I’ll</w:t>
      </w:r>
      <w:proofErr w:type="gramEnd"/>
      <w:r>
        <w:t xml:space="preserve"> need to change some of this writeup to reflect that if so.</w:t>
      </w:r>
    </w:p>
  </w:comment>
  <w:comment w:id="10"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11"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12"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3" w:author="Alice MacQueen" w:date="2020-05-21T12:21:00Z" w:initials="AHM">
    <w:p w14:paraId="396ECC11" w14:textId="77777777" w:rsidR="00E718A3" w:rsidRDefault="00E718A3" w:rsidP="00E718A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4"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3CDD2373" w15:done="0"/>
  <w15:commentEx w15:paraId="769D705C" w15:done="0"/>
  <w15:commentEx w15:paraId="15569DF7" w15:done="0"/>
  <w15:commentEx w15:paraId="2A81AE32" w15:done="0"/>
  <w15:commentEx w15:paraId="06FCE084"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1B4" w16cex:dateUtc="2020-06-19T18:52:00Z"/>
  <w16cex:commentExtensible w16cex:durableId="22974189" w16cex:dateUtc="2020-06-19T18:52:00Z"/>
  <w16cex:commentExtensible w16cex:durableId="229741F1" w16cex:dateUtc="2020-06-19T18:53:00Z"/>
  <w16cex:commentExtensible w16cex:durableId="22974225" w16cex:dateUtc="2020-06-19T18:54:00Z"/>
  <w16cex:commentExtensible w16cex:durableId="22974386" w16cex:dateUtc="2020-06-19T19:00: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3CDD2373" w16cid:durableId="229741B4"/>
  <w16cid:commentId w16cid:paraId="769D705C" w16cid:durableId="22974189"/>
  <w16cid:commentId w16cid:paraId="15569DF7" w16cid:durableId="229741F1"/>
  <w16cid:commentId w16cid:paraId="2A81AE32" w16cid:durableId="22974225"/>
  <w16cid:commentId w16cid:paraId="06FCE084" w16cid:durableId="2297438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CD837" w14:textId="77777777" w:rsidR="008E5129" w:rsidRDefault="008E5129" w:rsidP="007B55E9">
      <w:pPr>
        <w:spacing w:after="0" w:line="240" w:lineRule="auto"/>
      </w:pPr>
      <w:r>
        <w:separator/>
      </w:r>
    </w:p>
  </w:endnote>
  <w:endnote w:type="continuationSeparator" w:id="0">
    <w:p w14:paraId="562A9D68" w14:textId="77777777" w:rsidR="008E5129" w:rsidRDefault="008E5129"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95A7A" w14:textId="77777777" w:rsidR="008E5129" w:rsidRDefault="008E5129" w:rsidP="007B55E9">
      <w:pPr>
        <w:spacing w:after="0" w:line="240" w:lineRule="auto"/>
      </w:pPr>
      <w:r>
        <w:separator/>
      </w:r>
    </w:p>
  </w:footnote>
  <w:footnote w:type="continuationSeparator" w:id="0">
    <w:p w14:paraId="24E8307B" w14:textId="77777777" w:rsidR="008E5129" w:rsidRDefault="008E5129"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173C"/>
    <w:rsid w:val="00083CC4"/>
    <w:rsid w:val="00092A16"/>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A454F"/>
    <w:rsid w:val="001B6997"/>
    <w:rsid w:val="001E0A27"/>
    <w:rsid w:val="001F188C"/>
    <w:rsid w:val="001F591D"/>
    <w:rsid w:val="001F7232"/>
    <w:rsid w:val="00203580"/>
    <w:rsid w:val="00205939"/>
    <w:rsid w:val="002059D6"/>
    <w:rsid w:val="00205EC7"/>
    <w:rsid w:val="002129B4"/>
    <w:rsid w:val="00233A42"/>
    <w:rsid w:val="00236B2F"/>
    <w:rsid w:val="00247A73"/>
    <w:rsid w:val="00255B02"/>
    <w:rsid w:val="00261633"/>
    <w:rsid w:val="002621DA"/>
    <w:rsid w:val="00265861"/>
    <w:rsid w:val="00286B13"/>
    <w:rsid w:val="00287E01"/>
    <w:rsid w:val="00290289"/>
    <w:rsid w:val="002918DA"/>
    <w:rsid w:val="002A008E"/>
    <w:rsid w:val="002A0403"/>
    <w:rsid w:val="002A25F9"/>
    <w:rsid w:val="002A746D"/>
    <w:rsid w:val="002B35A4"/>
    <w:rsid w:val="002C2BA5"/>
    <w:rsid w:val="002D1D34"/>
    <w:rsid w:val="002D4FF6"/>
    <w:rsid w:val="002E3A05"/>
    <w:rsid w:val="00305FD5"/>
    <w:rsid w:val="00313DBE"/>
    <w:rsid w:val="00331407"/>
    <w:rsid w:val="00335591"/>
    <w:rsid w:val="00336B7B"/>
    <w:rsid w:val="0034545A"/>
    <w:rsid w:val="00351571"/>
    <w:rsid w:val="003528AB"/>
    <w:rsid w:val="00360B3A"/>
    <w:rsid w:val="00360D0B"/>
    <w:rsid w:val="00374233"/>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60B9"/>
    <w:rsid w:val="004C5D9D"/>
    <w:rsid w:val="004E7835"/>
    <w:rsid w:val="004F492B"/>
    <w:rsid w:val="005073D5"/>
    <w:rsid w:val="00543C77"/>
    <w:rsid w:val="0056359B"/>
    <w:rsid w:val="005779E9"/>
    <w:rsid w:val="0058030E"/>
    <w:rsid w:val="00593549"/>
    <w:rsid w:val="005A0A1B"/>
    <w:rsid w:val="005B48F5"/>
    <w:rsid w:val="005C1AE9"/>
    <w:rsid w:val="005D4CBB"/>
    <w:rsid w:val="00607E2B"/>
    <w:rsid w:val="0061553C"/>
    <w:rsid w:val="0062190D"/>
    <w:rsid w:val="00654CFA"/>
    <w:rsid w:val="006622CE"/>
    <w:rsid w:val="006729EB"/>
    <w:rsid w:val="00673F5A"/>
    <w:rsid w:val="00674F1D"/>
    <w:rsid w:val="00677CE0"/>
    <w:rsid w:val="0069137C"/>
    <w:rsid w:val="006950C4"/>
    <w:rsid w:val="006B4FBE"/>
    <w:rsid w:val="006C3D6D"/>
    <w:rsid w:val="006C69D5"/>
    <w:rsid w:val="006D38ED"/>
    <w:rsid w:val="006D6A17"/>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C5880"/>
    <w:rsid w:val="007D18ED"/>
    <w:rsid w:val="007D54E0"/>
    <w:rsid w:val="007F704B"/>
    <w:rsid w:val="0082026A"/>
    <w:rsid w:val="00854BAD"/>
    <w:rsid w:val="00855134"/>
    <w:rsid w:val="00857BAE"/>
    <w:rsid w:val="00866E58"/>
    <w:rsid w:val="00872127"/>
    <w:rsid w:val="00883C70"/>
    <w:rsid w:val="008856CF"/>
    <w:rsid w:val="008869BD"/>
    <w:rsid w:val="00892794"/>
    <w:rsid w:val="008D7BDE"/>
    <w:rsid w:val="008E2A5C"/>
    <w:rsid w:val="008E5129"/>
    <w:rsid w:val="00905975"/>
    <w:rsid w:val="009219A5"/>
    <w:rsid w:val="0092463E"/>
    <w:rsid w:val="00940202"/>
    <w:rsid w:val="00950031"/>
    <w:rsid w:val="0095061C"/>
    <w:rsid w:val="00973DCA"/>
    <w:rsid w:val="00975C00"/>
    <w:rsid w:val="00983E7E"/>
    <w:rsid w:val="009944C8"/>
    <w:rsid w:val="009A0C54"/>
    <w:rsid w:val="009A6D99"/>
    <w:rsid w:val="009B6ED2"/>
    <w:rsid w:val="009B6EED"/>
    <w:rsid w:val="009D1BE5"/>
    <w:rsid w:val="009E0622"/>
    <w:rsid w:val="009E6204"/>
    <w:rsid w:val="009E7BE1"/>
    <w:rsid w:val="009F0157"/>
    <w:rsid w:val="009F1E92"/>
    <w:rsid w:val="00A11543"/>
    <w:rsid w:val="00A1326C"/>
    <w:rsid w:val="00A2334A"/>
    <w:rsid w:val="00A30C9D"/>
    <w:rsid w:val="00A44561"/>
    <w:rsid w:val="00A549E4"/>
    <w:rsid w:val="00A604DC"/>
    <w:rsid w:val="00A70A2A"/>
    <w:rsid w:val="00A86B1F"/>
    <w:rsid w:val="00A94451"/>
    <w:rsid w:val="00AA0FD7"/>
    <w:rsid w:val="00AA114E"/>
    <w:rsid w:val="00AA3D1A"/>
    <w:rsid w:val="00AA7FA1"/>
    <w:rsid w:val="00AB1BEC"/>
    <w:rsid w:val="00AC59C4"/>
    <w:rsid w:val="00AE38E9"/>
    <w:rsid w:val="00AE5D08"/>
    <w:rsid w:val="00AF1543"/>
    <w:rsid w:val="00AF4FC9"/>
    <w:rsid w:val="00AF5437"/>
    <w:rsid w:val="00B2786C"/>
    <w:rsid w:val="00B30A74"/>
    <w:rsid w:val="00B50C97"/>
    <w:rsid w:val="00B71AB0"/>
    <w:rsid w:val="00B91FBA"/>
    <w:rsid w:val="00B96AEC"/>
    <w:rsid w:val="00BA245F"/>
    <w:rsid w:val="00BA605A"/>
    <w:rsid w:val="00BE78DF"/>
    <w:rsid w:val="00BF7FD8"/>
    <w:rsid w:val="00C1388E"/>
    <w:rsid w:val="00C30D0C"/>
    <w:rsid w:val="00C41CBE"/>
    <w:rsid w:val="00C45AA6"/>
    <w:rsid w:val="00C45B1E"/>
    <w:rsid w:val="00C6309B"/>
    <w:rsid w:val="00C71E4E"/>
    <w:rsid w:val="00C94C15"/>
    <w:rsid w:val="00CB3AE3"/>
    <w:rsid w:val="00CC6D71"/>
    <w:rsid w:val="00CD6661"/>
    <w:rsid w:val="00CF2283"/>
    <w:rsid w:val="00D11638"/>
    <w:rsid w:val="00D33F3D"/>
    <w:rsid w:val="00D44CBF"/>
    <w:rsid w:val="00D56099"/>
    <w:rsid w:val="00D56C76"/>
    <w:rsid w:val="00D57CE3"/>
    <w:rsid w:val="00D64DB5"/>
    <w:rsid w:val="00D72F4C"/>
    <w:rsid w:val="00D761BB"/>
    <w:rsid w:val="00D82B39"/>
    <w:rsid w:val="00D83F1A"/>
    <w:rsid w:val="00DA5FEB"/>
    <w:rsid w:val="00DB530F"/>
    <w:rsid w:val="00DC1F5D"/>
    <w:rsid w:val="00DD7C15"/>
    <w:rsid w:val="00DE2354"/>
    <w:rsid w:val="00DE35D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82C32"/>
    <w:rsid w:val="00E92AC5"/>
    <w:rsid w:val="00E9448A"/>
    <w:rsid w:val="00EA260A"/>
    <w:rsid w:val="00EE2CFC"/>
    <w:rsid w:val="00EF30DE"/>
    <w:rsid w:val="00F1128C"/>
    <w:rsid w:val="00F16304"/>
    <w:rsid w:val="00F31FB2"/>
    <w:rsid w:val="00F40EC9"/>
    <w:rsid w:val="00F4170F"/>
    <w:rsid w:val="00F7771E"/>
    <w:rsid w:val="00F864CB"/>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hyperlink" Target="https://datadryad.org/stash/dataset/doi:10.5061/dryad.ghx3ffbjv"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3</TotalTime>
  <Pages>17</Pages>
  <Words>6370</Words>
  <Characters>3631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43</cp:revision>
  <dcterms:created xsi:type="dcterms:W3CDTF">2020-05-05T15:30:00Z</dcterms:created>
  <dcterms:modified xsi:type="dcterms:W3CDTF">2020-06-29T13:28:00Z</dcterms:modified>
</cp:coreProperties>
</file>